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C685380" w14:textId="16D79AAA" w:rsidR="00EB00C1" w:rsidRPr="00FF6EF7" w:rsidRDefault="00FF6EF7" w:rsidP="00EB00C1">
      <w:r w:rsidRPr="00FF6EF7">
        <w:rPr>
          <w:b/>
        </w:rPr>
        <w:t>Supple</w:t>
      </w:r>
      <w:bookmarkStart w:id="0" w:name="_GoBack"/>
      <w:bookmarkEnd w:id="0"/>
      <w:r w:rsidRPr="00FF6EF7">
        <w:rPr>
          <w:b/>
        </w:rPr>
        <w:t>mentary Table 1:</w:t>
      </w:r>
      <w:r w:rsidR="00EB00C1" w:rsidRPr="00FF6EF7">
        <w:t xml:space="preserve"> Risk of bias assessment of included stud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43"/>
        <w:gridCol w:w="1967"/>
        <w:gridCol w:w="1863"/>
        <w:gridCol w:w="2255"/>
        <w:gridCol w:w="2043"/>
        <w:gridCol w:w="1813"/>
        <w:gridCol w:w="1496"/>
        <w:gridCol w:w="940"/>
      </w:tblGrid>
      <w:tr w:rsidR="00EB00C1" w:rsidRPr="00FF6EF7" w14:paraId="4554D785" w14:textId="77777777" w:rsidTr="000768C1">
        <w:tc>
          <w:tcPr>
            <w:tcW w:w="0" w:type="auto"/>
          </w:tcPr>
          <w:p w14:paraId="49585C12" w14:textId="77777777" w:rsidR="00EB00C1" w:rsidRPr="00FF6EF7" w:rsidRDefault="00EB00C1" w:rsidP="006B18DF">
            <w:pPr>
              <w:spacing w:line="480" w:lineRule="auto"/>
            </w:pPr>
            <w:r w:rsidRPr="00FF6EF7">
              <w:t>Reference</w:t>
            </w:r>
          </w:p>
        </w:tc>
        <w:tc>
          <w:tcPr>
            <w:tcW w:w="0" w:type="auto"/>
          </w:tcPr>
          <w:p w14:paraId="5DD10111" w14:textId="77777777" w:rsidR="00EB00C1" w:rsidRPr="00FF6EF7" w:rsidRDefault="00EB00C1" w:rsidP="006B18DF">
            <w:pPr>
              <w:spacing w:line="480" w:lineRule="auto"/>
            </w:pPr>
            <w:r w:rsidRPr="00FF6EF7">
              <w:t>Random Sequence Generation</w:t>
            </w:r>
          </w:p>
        </w:tc>
        <w:tc>
          <w:tcPr>
            <w:tcW w:w="0" w:type="auto"/>
          </w:tcPr>
          <w:p w14:paraId="3622E3E9" w14:textId="77777777" w:rsidR="00EB00C1" w:rsidRPr="00FF6EF7" w:rsidRDefault="00EB00C1" w:rsidP="006B18DF">
            <w:pPr>
              <w:spacing w:line="480" w:lineRule="auto"/>
            </w:pPr>
            <w:r w:rsidRPr="00FF6EF7">
              <w:t>Allocation Concealment</w:t>
            </w:r>
          </w:p>
        </w:tc>
        <w:tc>
          <w:tcPr>
            <w:tcW w:w="0" w:type="auto"/>
          </w:tcPr>
          <w:p w14:paraId="738E2959" w14:textId="77777777" w:rsidR="00EB00C1" w:rsidRPr="00FF6EF7" w:rsidRDefault="00EB00C1" w:rsidP="006B18DF">
            <w:pPr>
              <w:spacing w:line="480" w:lineRule="auto"/>
            </w:pPr>
            <w:r w:rsidRPr="00FF6EF7">
              <w:t>Blinding of participants and personnel</w:t>
            </w:r>
          </w:p>
        </w:tc>
        <w:tc>
          <w:tcPr>
            <w:tcW w:w="0" w:type="auto"/>
          </w:tcPr>
          <w:p w14:paraId="2FD53504" w14:textId="77777777" w:rsidR="00EB00C1" w:rsidRPr="00FF6EF7" w:rsidRDefault="00EB00C1" w:rsidP="006B18DF">
            <w:pPr>
              <w:spacing w:line="480" w:lineRule="auto"/>
            </w:pPr>
            <w:r w:rsidRPr="00FF6EF7">
              <w:t>Blinding of outcome assessment</w:t>
            </w:r>
          </w:p>
        </w:tc>
        <w:tc>
          <w:tcPr>
            <w:tcW w:w="0" w:type="auto"/>
          </w:tcPr>
          <w:p w14:paraId="215FB3B2" w14:textId="77777777" w:rsidR="00EB00C1" w:rsidRPr="00FF6EF7" w:rsidRDefault="00EB00C1" w:rsidP="006B18DF">
            <w:pPr>
              <w:spacing w:line="480" w:lineRule="auto"/>
            </w:pPr>
            <w:r w:rsidRPr="00FF6EF7">
              <w:t>Incomplete outcome data</w:t>
            </w:r>
          </w:p>
        </w:tc>
        <w:tc>
          <w:tcPr>
            <w:tcW w:w="0" w:type="auto"/>
          </w:tcPr>
          <w:p w14:paraId="6F7D73F3" w14:textId="77777777" w:rsidR="00EB00C1" w:rsidRPr="00FF6EF7" w:rsidRDefault="00EB00C1" w:rsidP="006B18DF">
            <w:pPr>
              <w:spacing w:line="480" w:lineRule="auto"/>
            </w:pPr>
            <w:r w:rsidRPr="00FF6EF7">
              <w:t>Selective Reporting</w:t>
            </w:r>
          </w:p>
        </w:tc>
        <w:tc>
          <w:tcPr>
            <w:tcW w:w="0" w:type="auto"/>
          </w:tcPr>
          <w:p w14:paraId="3AD62BA3" w14:textId="77777777" w:rsidR="00EB00C1" w:rsidRPr="00FF6EF7" w:rsidRDefault="00EB00C1" w:rsidP="006B18DF">
            <w:pPr>
              <w:spacing w:line="480" w:lineRule="auto"/>
            </w:pPr>
            <w:r w:rsidRPr="00FF6EF7">
              <w:t>Other Bias</w:t>
            </w:r>
          </w:p>
        </w:tc>
      </w:tr>
      <w:tr w:rsidR="00EB00C1" w:rsidRPr="00FF6EF7" w14:paraId="3DFA6F2C" w14:textId="77777777" w:rsidTr="000768C1">
        <w:tc>
          <w:tcPr>
            <w:tcW w:w="0" w:type="auto"/>
          </w:tcPr>
          <w:p w14:paraId="62DCD1D8" w14:textId="6498EB73" w:rsidR="00EB00C1" w:rsidRPr="00FF6EF7" w:rsidRDefault="00EB00C1" w:rsidP="006F3172">
            <w:pPr>
              <w:spacing w:line="480" w:lineRule="auto"/>
            </w:pPr>
            <w:proofErr w:type="spellStart"/>
            <w:r w:rsidRPr="00FF6EF7">
              <w:t>Pestana</w:t>
            </w:r>
            <w:proofErr w:type="spellEnd"/>
            <w:r w:rsidR="000768C1" w:rsidRPr="00FF6EF7">
              <w:t xml:space="preserve"> 2014</w:t>
            </w:r>
            <w:hyperlink w:anchor="_ENREF_16" w:tooltip="Pestana, 2014 #2" w:history="1">
              <w:r w:rsidRPr="00FF6EF7">
                <w:fldChar w:fldCharType="begin">
                  <w:fldData xml:space="preserve">PEVuZE5vdGU+PENpdGU+PEF1dGhvcj5QZXN0YW5hPC9BdXRob3I+PFllYXI+MjAxNDwvWWVhcj48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QZXN0YW5hPC9BdXRob3I+PFllYXI+MjAxNDwvWWVhcj48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="00D43496" w:rsidRPr="00FF6EF7">
                <w:rPr>
                  <w:noProof/>
                  <w:vertAlign w:val="superscript"/>
                </w:rPr>
                <w:t>2</w:t>
              </w:r>
              <w:r w:rsidR="006F3172" w:rsidRPr="00FF6EF7">
                <w:rPr>
                  <w:noProof/>
                  <w:vertAlign w:val="superscript"/>
                </w:rPr>
                <w:t>8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4C6B4514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4A45E289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76108C8A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73EC841D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539541A6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004538D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6105FE52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</w:tr>
      <w:tr w:rsidR="00EB00C1" w:rsidRPr="00FF6EF7" w14:paraId="0167C49E" w14:textId="77777777" w:rsidTr="000768C1">
        <w:tc>
          <w:tcPr>
            <w:tcW w:w="0" w:type="auto"/>
          </w:tcPr>
          <w:p w14:paraId="4B87CD97" w14:textId="2136E991" w:rsidR="00EB00C1" w:rsidRPr="00FF6EF7" w:rsidRDefault="00EB00C1" w:rsidP="006F3172">
            <w:pPr>
              <w:spacing w:line="480" w:lineRule="auto"/>
            </w:pPr>
            <w:r w:rsidRPr="00FF6EF7">
              <w:t>Phan</w:t>
            </w:r>
            <w:r w:rsidR="000768C1" w:rsidRPr="00FF6EF7">
              <w:t xml:space="preserve"> 2014</w:t>
            </w:r>
            <w:hyperlink w:anchor="_ENREF_17" w:tooltip="Phan, 2014 #1" w:history="1">
              <w:r w:rsidRPr="00FF6EF7">
                <w:fldChar w:fldCharType="begin"/>
              </w:r>
              <w:r w:rsidRPr="00FF6EF7">
                <w:instrText xml:space="preserve"> ADDIN EN.CITE &lt;EndNote&gt;&lt;Cite&gt;&lt;Author&gt;Phan&lt;/Author&gt;&lt;Year&gt;2014&lt;/Year&gt;&lt;RecNum&gt;1&lt;/RecNum&gt;&lt;DisplayText&gt;&lt;style face="superscript"&gt;17&lt;/style&gt;&lt;/DisplayText&gt;&lt;record&gt;&lt;rec-number&gt;1&lt;/rec-number&gt;&lt;foreign-keys&gt;&lt;key app="EN" db-id="2ppdz0wrop9epie90wt592pz52de9e2rr2ea"&gt;1&lt;/key&gt;&lt;/foreign-keys&gt;&lt;ref-type name="Journal Article"&gt;17&lt;/ref-type&gt;&lt;contributors&gt;&lt;authors&gt;&lt;author&gt;Phan, T. D.&lt;/author&gt;&lt;author&gt;D&amp;apos;Souza, B.&lt;/author&gt;&lt;author&gt;Rattray, M. J.&lt;/author&gt;&lt;author&gt;Johnston, M. J.&lt;/author&gt;&lt;author&gt;Cowie, B. S.&lt;/author&gt;&lt;/authors&gt;&lt;/contributors&gt;&lt;auth-address&gt;Department of Anaesthesia, University of Melbourne and St Vincent&amp;apos;s Hospital, Melbourne, Victoria.&amp;#xD;Department of Colorectal Surgery, St Vincent&amp;apos;s Hospital, Fitzroy, Victoria.&lt;/auth-address&gt;&lt;titles&gt;&lt;title&gt;A randomised controlled trial of fluid restriction compared to oesophageal Doppler-guided goal-directed fluid therapy in elective major colorectal surgery within an Enhanced Recovery After Surgery program&lt;/title&gt;&lt;secondary-title&gt;Anaesth Intensive Care&lt;/secondary-title&gt;&lt;alt-title&gt;Anaesthesia and intensive care&lt;/alt-title&gt;&lt;/titles&gt;&lt;periodical&gt;&lt;full-title&gt;Anaesth Intensive Care&lt;/full-title&gt;&lt;abbr-1&gt;Anaesthesia and intensive care&lt;/abbr-1&gt;&lt;/periodical&gt;&lt;alt-periodical&gt;&lt;full-title&gt;Anaesth Intensive Care&lt;/full-title&gt;&lt;abbr-1&gt;Anaesthesia and intensive care&lt;/abbr-1&gt;&lt;/alt-periodical&gt;&lt;pages&gt;752-60&lt;/pages&gt;&lt;volume&gt;42&lt;/volume&gt;&lt;number&gt;6&lt;/number&gt;&lt;edition&gt;2014/10/25&lt;/edition&gt;&lt;dates&gt;&lt;year&gt;2014&lt;/year&gt;&lt;pub-dates&gt;&lt;date&gt;Nov&lt;/date&gt;&lt;/pub-dates&gt;&lt;/dates&gt;&lt;isbn&gt;0310-057X (Print)&amp;#xD;0310-057X (Linking)&lt;/isbn&gt;&lt;accession-num&gt;25342408&lt;/accession-num&gt;&lt;urls&gt;&lt;/urls&gt;&lt;remote-database-provider&gt;NLM&lt;/remote-database-provider&gt;&lt;language&gt;eng&lt;/language&gt;&lt;/record&gt;&lt;/Cite&gt;&lt;/EndNote&gt;</w:instrText>
              </w:r>
              <w:r w:rsidRPr="00FF6EF7">
                <w:fldChar w:fldCharType="separate"/>
              </w:r>
              <w:r w:rsidR="00D43496" w:rsidRPr="00FF6EF7">
                <w:rPr>
                  <w:noProof/>
                  <w:vertAlign w:val="superscript"/>
                </w:rPr>
                <w:t>2</w:t>
              </w:r>
              <w:r w:rsidR="006F3172" w:rsidRPr="00FF6EF7">
                <w:rPr>
                  <w:noProof/>
                  <w:vertAlign w:val="superscript"/>
                </w:rPr>
                <w:t>1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33E6F532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E5942C0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1629373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DBF5222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6FBEB466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21B8E64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76324401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</w:tr>
      <w:tr w:rsidR="00EB00C1" w:rsidRPr="00FF6EF7" w14:paraId="32AB5864" w14:textId="77777777" w:rsidTr="000768C1">
        <w:tc>
          <w:tcPr>
            <w:tcW w:w="0" w:type="auto"/>
          </w:tcPr>
          <w:p w14:paraId="04EE9B52" w14:textId="7177FF4D" w:rsidR="00EB00C1" w:rsidRPr="00FF6EF7" w:rsidRDefault="00EB00C1" w:rsidP="006F3172">
            <w:pPr>
              <w:spacing w:line="480" w:lineRule="auto"/>
            </w:pPr>
            <w:r w:rsidRPr="00FF6EF7">
              <w:t>Zeng</w:t>
            </w:r>
            <w:r w:rsidR="000768C1" w:rsidRPr="00FF6EF7">
              <w:t xml:space="preserve"> 2014</w:t>
            </w:r>
            <w:hyperlink w:anchor="_ENREF_18" w:tooltip="Zeng, 2014 #21" w:history="1">
              <w:r w:rsidRPr="00FF6EF7">
                <w:fldChar w:fldCharType="begin"/>
              </w:r>
              <w:r w:rsidRPr="00FF6EF7">
                <w:instrText xml:space="preserve"> ADDIN EN.CITE &lt;EndNote&gt;&lt;Cite&gt;&lt;Author&gt;Zeng&lt;/Author&gt;&lt;Year&gt;2014&lt;/Year&gt;&lt;RecNum&gt;21&lt;/RecNum&gt;&lt;DisplayText&gt;&lt;style face="superscript"&gt;18&lt;/style&gt;&lt;/DisplayText&gt;&lt;record&gt;&lt;rec-number&gt;21&lt;/rec-number&gt;&lt;foreign-keys&gt;&lt;key app="EN" db-id="2ppdz0wrop9epie90wt592pz52de9e2rr2ea"&gt;21&lt;/key&gt;&lt;/foreign-keys&gt;&lt;ref-type name="Journal Article"&gt;17&lt;/ref-type&gt;&lt;contributors&gt;&lt;authors&gt;&lt;author&gt;Zeng, K.&lt;/author&gt;&lt;author&gt;Li, Y.&lt;/author&gt;&lt;author&gt;Liang, M.&lt;/author&gt;&lt;author&gt;Gao, Y.&lt;/author&gt;&lt;author&gt;Cai, H.&lt;/author&gt;&lt;author&gt;Lin, C.&lt;/author&gt;&lt;/authors&gt;&lt;/contributors&gt;&lt;auth-address&gt;Department of Anesthesia, The First Affiliated Hospital, Fujian Medical University, Fuzhou, People&amp;apos;s Republic of China.&lt;/auth-address&gt;&lt;titles&gt;&lt;title&gt;The influence of goal-directed fluid therapy on the prognosis of elderly patients with hypertension and gastric cancer surgery&lt;/title&gt;&lt;secondary-title&gt;Drug Des Devel Ther&lt;/secondary-title&gt;&lt;alt-title&gt;Drug design, development and therapy&lt;/alt-title&gt;&lt;/titles&gt;&lt;periodical&gt;&lt;full-title&gt;Drug Des Devel Ther&lt;/full-title&gt;&lt;abbr-1&gt;Drug design, development and therapy&lt;/abbr-1&gt;&lt;/periodical&gt;&lt;alt-periodical&gt;&lt;full-title&gt;Drug Des Devel Ther&lt;/full-title&gt;&lt;abbr-1&gt;Drug design, development and therapy&lt;/abbr-1&gt;&lt;/alt-periodical&gt;&lt;pages&gt;2113-9&lt;/pages&gt;&lt;volume&gt;8&lt;/volume&gt;&lt;edition&gt;2014/11/08&lt;/edition&gt;&lt;dates&gt;&lt;year&gt;2014&lt;/year&gt;&lt;/dates&gt;&lt;isbn&gt;1177-8881 (Electronic)&amp;#xD;1177-8881 (Linking)&lt;/isbn&gt;&lt;accession-num&gt;25378913&lt;/accession-num&gt;&lt;urls&gt;&lt;/urls&gt;&lt;custom2&gt;PMC4218889&lt;/custom2&gt;&lt;electronic-resource-num&gt;10.2147/dddt.s66724&lt;/electronic-resource-num&gt;&lt;remote-database-provider&gt;NLM&lt;/remote-database-provider&gt;&lt;language&gt;eng&lt;/language&gt;&lt;/record&gt;&lt;/Cite&gt;&lt;/EndNote&gt;</w:instrText>
              </w:r>
              <w:r w:rsidRPr="00FF6EF7">
                <w:fldChar w:fldCharType="separate"/>
              </w:r>
              <w:r w:rsidR="00D43496" w:rsidRPr="00FF6EF7">
                <w:rPr>
                  <w:noProof/>
                  <w:vertAlign w:val="superscript"/>
                </w:rPr>
                <w:t>2</w:t>
              </w:r>
              <w:r w:rsidR="006F3172" w:rsidRPr="00FF6EF7">
                <w:rPr>
                  <w:noProof/>
                  <w:vertAlign w:val="superscript"/>
                </w:rPr>
                <w:t>9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50C95BED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57D86ED7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25212398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035F50DE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7AAE1588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37D0E27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6F949880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</w:tr>
      <w:tr w:rsidR="00EB00C1" w:rsidRPr="00FF6EF7" w14:paraId="6CBD7488" w14:textId="77777777" w:rsidTr="000768C1">
        <w:tc>
          <w:tcPr>
            <w:tcW w:w="0" w:type="auto"/>
          </w:tcPr>
          <w:p w14:paraId="726AD1C3" w14:textId="76A33134" w:rsidR="00EB00C1" w:rsidRPr="00FF6EF7" w:rsidRDefault="00EB00C1" w:rsidP="006F3172">
            <w:pPr>
              <w:spacing w:line="480" w:lineRule="auto"/>
            </w:pPr>
            <w:r w:rsidRPr="00FF6EF7">
              <w:t>Zheng</w:t>
            </w:r>
            <w:r w:rsidR="000768C1" w:rsidRPr="00FF6EF7">
              <w:t xml:space="preserve"> 2013</w:t>
            </w:r>
            <w:hyperlink w:anchor="_ENREF_19" w:tooltip="Zheng, 2013 #4" w:history="1">
              <w:r w:rsidRPr="00FF6EF7">
                <w:fldChar w:fldCharType="begin"/>
              </w:r>
              <w:r w:rsidRPr="00FF6EF7">
                <w:instrText xml:space="preserve"> ADDIN EN.CITE &lt;EndNote&gt;&lt;Cite&gt;&lt;Author&gt;Zheng&lt;/Author&gt;&lt;Year&gt;2013&lt;/Year&gt;&lt;RecNum&gt;4&lt;/RecNum&gt;&lt;DisplayText&gt;&lt;style face="superscript"&gt;19&lt;/style&gt;&lt;/DisplayText&gt;&lt;record&gt;&lt;rec-number&gt;4&lt;/rec-number&gt;&lt;foreign-keys&gt;&lt;key app="EN" db-id="2ppdz0wrop9epie90wt592pz52de9e2rr2ea"&gt;4&lt;/key&gt;&lt;/foreign-keys&gt;&lt;ref-type name="Journal Article"&gt;17&lt;/ref-type&gt;&lt;contributors&gt;&lt;authors&gt;&lt;author&gt;Zheng, H.&lt;/author&gt;&lt;author&gt;Guo, H.&lt;/author&gt;&lt;author&gt;Ye, J. R.&lt;/author&gt;&lt;author&gt;Chen, L.&lt;/author&gt;&lt;author&gt;Ma, H. P.&lt;/author&gt;&lt;/authors&gt;&lt;/contributors&gt;&lt;auth-address&gt;Department of Anesthesiology, The First Affiliated Hospital of Xinjiang Medical University, No. 137, Li yu Shan Street, Urumqi, 830054, Xinjiang, China, xjzhenghong@aliyun.com.&lt;/auth-address&gt;&lt;titles&gt;&lt;title&gt;Goal-directed fluid therapy in gastrointestinal surgery in older coronary heart disease patients: randomized trial&lt;/title&gt;&lt;secondary-title&gt;World J Surg&lt;/secondary-title&gt;&lt;alt-title&gt;World journal of surgery&lt;/alt-title&gt;&lt;/titles&gt;&lt;periodical&gt;&lt;full-title&gt;World J Surg&lt;/full-title&gt;&lt;abbr-1&gt;World journal of surgery&lt;/abbr-1&gt;&lt;/periodical&gt;&lt;alt-periodical&gt;&lt;full-title&gt;World J Surg&lt;/full-title&gt;&lt;abbr-1&gt;World journal of surgery&lt;/abbr-1&gt;&lt;/alt-periodical&gt;&lt;pages&gt;2820-9&lt;/pages&gt;&lt;volume&gt;37&lt;/volume&gt;&lt;number&gt;12&lt;/number&gt;&lt;edition&gt;2013/09/21&lt;/edition&gt;&lt;dates&gt;&lt;year&gt;2013&lt;/year&gt;&lt;pub-dates&gt;&lt;date&gt;Dec&lt;/date&gt;&lt;/pub-dates&gt;&lt;/dates&gt;&lt;isbn&gt;1432-2323 (Electronic)&amp;#xD;0364-2313 (Linking)&lt;/isbn&gt;&lt;accession-num&gt;24048581&lt;/accession-num&gt;&lt;urls&gt;&lt;/urls&gt;&lt;electronic-resource-num&gt;10.1007/s00268-013-2203-6&lt;/electronic-resource-num&gt;&lt;remote-database-provider&gt;NLM&lt;/remote-database-provider&gt;&lt;language&gt;eng&lt;/language&gt;&lt;/record&gt;&lt;/Cite&gt;&lt;/EndNote&gt;</w:instrText>
              </w:r>
              <w:r w:rsidRPr="00FF6EF7">
                <w:fldChar w:fldCharType="separate"/>
              </w:r>
              <w:r w:rsidR="006F3172" w:rsidRPr="00FF6EF7">
                <w:rPr>
                  <w:noProof/>
                  <w:vertAlign w:val="superscript"/>
                </w:rPr>
                <w:t>30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06FE1317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5C2F0689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131AA3EB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000F224D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5FA392BA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140D09A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4E8F5BB1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</w:tr>
      <w:tr w:rsidR="00EB00C1" w:rsidRPr="00FF6EF7" w14:paraId="1217D555" w14:textId="77777777" w:rsidTr="000768C1">
        <w:tc>
          <w:tcPr>
            <w:tcW w:w="0" w:type="auto"/>
          </w:tcPr>
          <w:p w14:paraId="3B2C8070" w14:textId="34544D67" w:rsidR="00EB00C1" w:rsidRPr="00FF6EF7" w:rsidRDefault="00EB00C1" w:rsidP="006F3172">
            <w:pPr>
              <w:spacing w:line="480" w:lineRule="auto"/>
            </w:pPr>
            <w:proofErr w:type="spellStart"/>
            <w:r w:rsidRPr="00FF6EF7">
              <w:t>Salzwedel</w:t>
            </w:r>
            <w:proofErr w:type="spellEnd"/>
            <w:r w:rsidR="000768C1" w:rsidRPr="00FF6EF7">
              <w:t xml:space="preserve"> 2013</w:t>
            </w:r>
            <w:hyperlink w:anchor="_ENREF_20" w:tooltip="Salzwedel, 2013 #22" w:history="1">
              <w:r w:rsidRPr="00FF6EF7">
                <w:fldChar w:fldCharType="begin"/>
              </w:r>
              <w:r w:rsidRPr="00FF6EF7">
                <w:instrText xml:space="preserve"> ADDIN EN.CITE &lt;EndNote&gt;&lt;Cite&gt;&lt;Author&gt;Salzwedel&lt;/Author&gt;&lt;Year&gt;2013&lt;/Year&gt;&lt;RecNum&gt;22&lt;/RecNum&gt;&lt;DisplayText&gt;&lt;style face="superscript"&gt;20&lt;/style&gt;&lt;/DisplayText&gt;&lt;record&gt;&lt;rec-number&gt;22&lt;/rec-number&gt;&lt;foreign-keys&gt;&lt;key app="EN" db-id="2ppdz0wrop9epie90wt592pz52de9e2rr2ea"&gt;22&lt;/key&gt;&lt;/foreign-keys&gt;&lt;ref-type name="Journal Article"&gt;17&lt;/ref-type&gt;&lt;contributors&gt;&lt;authors&gt;&lt;author&gt;Salzwedel, C.&lt;/author&gt;&lt;author&gt;Puig, J.&lt;/author&gt;&lt;author&gt;Carstens, A.&lt;/author&gt;&lt;author&gt;Bein, B.&lt;/author&gt;&lt;author&gt;Molnar, Z.&lt;/author&gt;&lt;author&gt;Kiss, K.&lt;/author&gt;&lt;author&gt;Hussain, A.&lt;/author&gt;&lt;author&gt;Belda, J.&lt;/author&gt;&lt;author&gt;Kirov, M. Y.&lt;/author&gt;&lt;author&gt;Sakka, S. G.&lt;/author&gt;&lt;author&gt;Reuter, D. A.&lt;/author&gt;&lt;/authors&gt;&lt;/contributors&gt;&lt;titles&gt;&lt;title&gt;Perioperative goal-directed hemodynamic therapy based on radial arterial pulse pressure variation and continuous cardiac index trending reduces postoperative complications after major abdominal surgery: a multi-center, prospective, randomized study&lt;/title&gt;&lt;secondary-title&gt;Crit Care&lt;/secondary-title&gt;&lt;alt-title&gt;Critical care (London, England)&lt;/alt-title&gt;&lt;/titles&gt;&lt;periodical&gt;&lt;full-title&gt;Crit Care&lt;/full-title&gt;&lt;abbr-1&gt;Critical care (London, England)&lt;/abbr-1&gt;&lt;/periodical&gt;&lt;alt-periodical&gt;&lt;full-title&gt;Crit Care&lt;/full-title&gt;&lt;abbr-1&gt;Critical care (London, England)&lt;/abbr-1&gt;&lt;/alt-periodical&gt;&lt;pages&gt;R191&lt;/pages&gt;&lt;volume&gt;17&lt;/volume&gt;&lt;number&gt;5&lt;/number&gt;&lt;edition&gt;2013/09/10&lt;/edition&gt;&lt;dates&gt;&lt;year&gt;2013&lt;/year&gt;&lt;/dates&gt;&lt;isbn&gt;1466-609X (Electronic)&amp;#xD;1364-8535 (Linking)&lt;/isbn&gt;&lt;accession-num&gt;24010849&lt;/accession-num&gt;&lt;urls&gt;&lt;/urls&gt;&lt;custom2&gt;PMC4057030&lt;/custom2&gt;&lt;electronic-resource-num&gt;10.1186/cc12885&lt;/electronic-resource-num&gt;&lt;remote-database-provider&gt;NLM&lt;/remote-database-provider&gt;&lt;language&gt;eng&lt;/language&gt;&lt;/record&gt;&lt;/Cite&gt;&lt;/EndNote&gt;</w:instrText>
              </w:r>
              <w:r w:rsidRPr="00FF6EF7">
                <w:fldChar w:fldCharType="separate"/>
              </w:r>
              <w:r w:rsidR="00D43496" w:rsidRPr="00FF6EF7">
                <w:rPr>
                  <w:noProof/>
                  <w:vertAlign w:val="superscript"/>
                </w:rPr>
                <w:t>3</w:t>
              </w:r>
              <w:r w:rsidR="006F3172" w:rsidRPr="00FF6EF7">
                <w:rPr>
                  <w:noProof/>
                  <w:vertAlign w:val="superscript"/>
                </w:rPr>
                <w:t>1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35482C6B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CDCD5A5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2EFCED70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382DBB01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4D6BDC9F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DFB8FA3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76C22BD1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</w:tr>
      <w:tr w:rsidR="00EB00C1" w:rsidRPr="00FF6EF7" w14:paraId="1A029852" w14:textId="77777777" w:rsidTr="000768C1">
        <w:tc>
          <w:tcPr>
            <w:tcW w:w="0" w:type="auto"/>
          </w:tcPr>
          <w:p w14:paraId="375FE0A4" w14:textId="20F92975" w:rsidR="00EB00C1" w:rsidRPr="00FF6EF7" w:rsidRDefault="00EB00C1" w:rsidP="006F3172">
            <w:pPr>
              <w:spacing w:line="480" w:lineRule="auto"/>
            </w:pPr>
            <w:proofErr w:type="spellStart"/>
            <w:r w:rsidRPr="00FF6EF7">
              <w:t>Scheeren</w:t>
            </w:r>
            <w:proofErr w:type="spellEnd"/>
            <w:r w:rsidR="000768C1" w:rsidRPr="00FF6EF7">
              <w:t xml:space="preserve"> 2013</w:t>
            </w:r>
            <w:hyperlink w:anchor="_ENREF_21" w:tooltip="Scheeren, 2013 #10" w:history="1">
              <w:r w:rsidRPr="00FF6EF7">
                <w:fldChar w:fldCharType="begin">
                  <w:fldData xml:space="preserve">PEVuZE5vdGU+PENpdGU+PEF1dGhvcj5TY2hlZXJlbjwvQXV0aG9yPjxZZWFyPjIwMTM8L1llYXI+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TY2hlZXJlbjwvQXV0aG9yPjxZZWFyPjIwMTM8L1llYXI+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="00D43496" w:rsidRPr="00FF6EF7">
                <w:rPr>
                  <w:noProof/>
                  <w:vertAlign w:val="superscript"/>
                </w:rPr>
                <w:t>3</w:t>
              </w:r>
              <w:r w:rsidR="006F3172" w:rsidRPr="00FF6EF7">
                <w:rPr>
                  <w:noProof/>
                  <w:vertAlign w:val="superscript"/>
                </w:rPr>
                <w:t>2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7439C758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67A17E04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396C53D1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0BD85624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56D550F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4E64D9D8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E06128E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</w:tr>
      <w:tr w:rsidR="00EB00C1" w:rsidRPr="00FF6EF7" w14:paraId="69DC93FA" w14:textId="77777777" w:rsidTr="000768C1">
        <w:tc>
          <w:tcPr>
            <w:tcW w:w="0" w:type="auto"/>
          </w:tcPr>
          <w:p w14:paraId="709A473F" w14:textId="6A63871F" w:rsidR="00EB00C1" w:rsidRPr="00FF6EF7" w:rsidRDefault="00EB00C1" w:rsidP="006F3172">
            <w:pPr>
              <w:spacing w:line="480" w:lineRule="auto"/>
            </w:pPr>
            <w:proofErr w:type="spellStart"/>
            <w:r w:rsidRPr="00FF6EF7">
              <w:t>Ramsingh</w:t>
            </w:r>
            <w:proofErr w:type="spellEnd"/>
            <w:r w:rsidR="000768C1" w:rsidRPr="00FF6EF7">
              <w:t xml:space="preserve"> </w:t>
            </w:r>
            <w:r w:rsidR="000768C1" w:rsidRPr="00FF6EF7">
              <w:lastRenderedPageBreak/>
              <w:t>2013</w:t>
            </w:r>
            <w:hyperlink w:anchor="_ENREF_22" w:tooltip="Ramsingh, 2013 #5" w:history="1">
              <w:r w:rsidRPr="00FF6EF7">
                <w:fldChar w:fldCharType="begin">
                  <w:fldData xml:space="preserve">PEVuZE5vdGU+PENpdGU+PEF1dGhvcj5SYW1zaW5naDwvQXV0aG9yPjxZZWFyPjIwMTM8L1llYXI+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SYW1zaW5naDwvQXV0aG9yPjxZZWFyPjIwMTM8L1llYXI+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="00D43496" w:rsidRPr="00FF6EF7">
                <w:rPr>
                  <w:noProof/>
                  <w:vertAlign w:val="superscript"/>
                </w:rPr>
                <w:t>3</w:t>
              </w:r>
              <w:r w:rsidR="006F3172" w:rsidRPr="00FF6EF7">
                <w:rPr>
                  <w:noProof/>
                  <w:vertAlign w:val="superscript"/>
                </w:rPr>
                <w:t>3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69AC2456" w14:textId="77777777" w:rsidR="00EB00C1" w:rsidRPr="00FF6EF7" w:rsidRDefault="00EB00C1" w:rsidP="006B18DF">
            <w:pPr>
              <w:spacing w:line="480" w:lineRule="auto"/>
            </w:pPr>
            <w:r w:rsidRPr="00FF6EF7">
              <w:lastRenderedPageBreak/>
              <w:t>+</w:t>
            </w:r>
          </w:p>
        </w:tc>
        <w:tc>
          <w:tcPr>
            <w:tcW w:w="0" w:type="auto"/>
          </w:tcPr>
          <w:p w14:paraId="0BFAD92D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316A5656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577EE38D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9EC8EE9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43334FB2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22852B58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</w:tr>
      <w:tr w:rsidR="00EB00C1" w:rsidRPr="00FF6EF7" w14:paraId="658C9D95" w14:textId="77777777" w:rsidTr="000768C1">
        <w:tc>
          <w:tcPr>
            <w:tcW w:w="0" w:type="auto"/>
          </w:tcPr>
          <w:p w14:paraId="4E25C2D3" w14:textId="4C13A201" w:rsidR="00EB00C1" w:rsidRPr="00FF6EF7" w:rsidRDefault="00EB00C1" w:rsidP="006F3172">
            <w:pPr>
              <w:spacing w:line="480" w:lineRule="auto"/>
            </w:pPr>
            <w:proofErr w:type="spellStart"/>
            <w:r w:rsidRPr="00FF6EF7">
              <w:lastRenderedPageBreak/>
              <w:t>Bundgaard</w:t>
            </w:r>
            <w:proofErr w:type="spellEnd"/>
            <w:r w:rsidRPr="00FF6EF7">
              <w:t>-Nielsen</w:t>
            </w:r>
            <w:r w:rsidR="000768C1" w:rsidRPr="00FF6EF7">
              <w:t xml:space="preserve"> 2013</w:t>
            </w:r>
            <w:hyperlink w:anchor="_ENREF_23" w:tooltip="Bundgaard-Nielsen, 2013 #9" w:history="1">
              <w:r w:rsidRPr="00FF6EF7">
                <w:fldChar w:fldCharType="begin">
                  <w:fldData xml:space="preserve">PEVuZE5vdGU+PENpdGU+PEF1dGhvcj5CdW5kZ2FhcmQtTmllbHNlbjwvQXV0aG9yPjxZZWFyPjIw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CdW5kZ2FhcmQtTmllbHNlbjwvQXV0aG9yPjxZZWFyPjIw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="00D43496" w:rsidRPr="00FF6EF7">
                <w:rPr>
                  <w:noProof/>
                  <w:vertAlign w:val="superscript"/>
                </w:rPr>
                <w:t>3</w:t>
              </w:r>
              <w:r w:rsidR="006F3172" w:rsidRPr="00FF6EF7">
                <w:rPr>
                  <w:noProof/>
                  <w:vertAlign w:val="superscript"/>
                </w:rPr>
                <w:t>4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19AFECCD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D1C2747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0C1B881E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174198A7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4A8A0985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C9C1EC4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7C550ACF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</w:tr>
      <w:tr w:rsidR="00EB00C1" w:rsidRPr="00FF6EF7" w14:paraId="1B677790" w14:textId="77777777" w:rsidTr="000768C1">
        <w:tc>
          <w:tcPr>
            <w:tcW w:w="0" w:type="auto"/>
          </w:tcPr>
          <w:p w14:paraId="5E865D08" w14:textId="57CA77E6" w:rsidR="00EB00C1" w:rsidRPr="00FF6EF7" w:rsidRDefault="00EB00C1" w:rsidP="006F3172">
            <w:pPr>
              <w:spacing w:line="480" w:lineRule="auto"/>
            </w:pPr>
            <w:proofErr w:type="spellStart"/>
            <w:r w:rsidRPr="00FF6EF7">
              <w:t>McKenny</w:t>
            </w:r>
            <w:proofErr w:type="spellEnd"/>
            <w:r w:rsidR="000768C1" w:rsidRPr="00FF6EF7">
              <w:t xml:space="preserve"> 2013</w:t>
            </w:r>
            <w:hyperlink w:anchor="_ENREF_24" w:tooltip="McKenny, 2013 #23" w:history="1">
              <w:r w:rsidRPr="00FF6EF7">
                <w:fldChar w:fldCharType="begin">
                  <w:fldData xml:space="preserve">PEVuZE5vdGU+PENpdGU+PEF1dGhvcj5NY0tlbm55PC9BdXRob3I+PFllYXI+MjAxMzwvWWVhcj48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NY0tlbm55PC9BdXRob3I+PFllYXI+MjAxMzwvWWVhcj48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="00D43496" w:rsidRPr="00FF6EF7">
                <w:rPr>
                  <w:noProof/>
                  <w:vertAlign w:val="superscript"/>
                </w:rPr>
                <w:t>3</w:t>
              </w:r>
              <w:r w:rsidR="006F3172" w:rsidRPr="00FF6EF7">
                <w:rPr>
                  <w:noProof/>
                  <w:vertAlign w:val="superscript"/>
                </w:rPr>
                <w:t>5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63ABD811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528CEE0C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03953574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E30569F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6F77BD11" w14:textId="77777777" w:rsidR="00EB00C1" w:rsidRPr="00FF6EF7" w:rsidRDefault="00EB00C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5F9D34ED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D045CC3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</w:tr>
      <w:tr w:rsidR="00EB00C1" w:rsidRPr="00FF6EF7" w14:paraId="5C711EEE" w14:textId="77777777" w:rsidTr="000768C1">
        <w:tc>
          <w:tcPr>
            <w:tcW w:w="0" w:type="auto"/>
          </w:tcPr>
          <w:p w14:paraId="6B62972B" w14:textId="2970EAA1" w:rsidR="00EB00C1" w:rsidRPr="00FF6EF7" w:rsidRDefault="00EB00C1" w:rsidP="006F3172">
            <w:pPr>
              <w:spacing w:line="480" w:lineRule="auto"/>
            </w:pPr>
            <w:proofErr w:type="spellStart"/>
            <w:r w:rsidRPr="00FF6EF7">
              <w:t>Srinivasa</w:t>
            </w:r>
            <w:proofErr w:type="spellEnd"/>
            <w:r w:rsidR="000768C1" w:rsidRPr="00FF6EF7">
              <w:t xml:space="preserve"> 2013</w:t>
            </w:r>
            <w:hyperlink w:anchor="_ENREF_25" w:tooltip="Srinivasa, 2013 #24" w:history="1">
              <w:r w:rsidRPr="00FF6EF7">
                <w:fldChar w:fldCharType="begin">
                  <w:fldData xml:space="preserve">PEVuZE5vdGU+PENpdGU+PEF1dGhvcj5TcmluaXZhc2E8L0F1dGhvcj48WWVhcj4yMDEzPC9ZZWFy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TcmluaXZhc2E8L0F1dGhvcj48WWVhcj4yMDEzPC9ZZWFy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="00D43496" w:rsidRPr="00FF6EF7">
                <w:rPr>
                  <w:noProof/>
                  <w:vertAlign w:val="superscript"/>
                </w:rPr>
                <w:t>3</w:t>
              </w:r>
              <w:r w:rsidR="006F3172" w:rsidRPr="00FF6EF7">
                <w:rPr>
                  <w:noProof/>
                  <w:vertAlign w:val="superscript"/>
                </w:rPr>
                <w:t>6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404E2DE1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1242E1E4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AE09071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41203C4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422718F8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70F5C6B8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1FD57EE0" w14:textId="77777777" w:rsidR="00EB00C1" w:rsidRPr="00FF6EF7" w:rsidRDefault="00EB00C1" w:rsidP="006B18DF">
            <w:pPr>
              <w:spacing w:line="480" w:lineRule="auto"/>
            </w:pPr>
            <w:r w:rsidRPr="00FF6EF7">
              <w:t>+</w:t>
            </w:r>
          </w:p>
        </w:tc>
      </w:tr>
      <w:tr w:rsidR="00B65D21" w:rsidRPr="00FF6EF7" w14:paraId="19CEE0B0" w14:textId="77777777" w:rsidTr="000768C1">
        <w:tc>
          <w:tcPr>
            <w:tcW w:w="0" w:type="auto"/>
          </w:tcPr>
          <w:p w14:paraId="7ABC7C34" w14:textId="72C36099" w:rsidR="00B65D21" w:rsidRPr="00FF6EF7" w:rsidRDefault="00B65D21" w:rsidP="006F3172">
            <w:pPr>
              <w:spacing w:line="480" w:lineRule="auto"/>
            </w:pPr>
            <w:proofErr w:type="spellStart"/>
            <w:r w:rsidRPr="00FF6EF7">
              <w:t>Zakhaleva</w:t>
            </w:r>
            <w:proofErr w:type="spellEnd"/>
            <w:r w:rsidRPr="00FF6EF7">
              <w:t xml:space="preserve"> 2013</w:t>
            </w:r>
            <w:hyperlink w:anchor="_ENREF_27" w:tooltip="Zakhaleva, 2013 #25" w:history="1">
              <w:r w:rsidRPr="00FF6EF7">
                <w:fldChar w:fldCharType="begin">
                  <w:fldData xml:space="preserve">PEVuZE5vdGU+PENpdGU+PEF1dGhvcj5aYWtoYWxldmE8L0F1dGhvcj48WWVhcj4yMDEzPC9ZZWFy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aYWtoYWxldmE8L0F1dGhvcj48WWVhcj4yMDEzPC9ZZWFy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Pr="00FF6EF7">
                <w:rPr>
                  <w:noProof/>
                  <w:vertAlign w:val="superscript"/>
                </w:rPr>
                <w:t>3</w:t>
              </w:r>
              <w:r w:rsidR="006F3172" w:rsidRPr="00FF6EF7">
                <w:rPr>
                  <w:noProof/>
                  <w:vertAlign w:val="superscript"/>
                </w:rPr>
                <w:t>8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2BF5DEBD" w14:textId="100F5716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126EB847" w14:textId="378CA3C3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CA03770" w14:textId="29732F3B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697B8DA4" w14:textId="42E7B789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43F5B122" w14:textId="4E78D916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4399360D" w14:textId="0D2D046D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67BB5C40" w14:textId="130F7E80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</w:tr>
      <w:tr w:rsidR="00B65D21" w:rsidRPr="00FF6EF7" w14:paraId="49EA3D52" w14:textId="77777777" w:rsidTr="000768C1">
        <w:tc>
          <w:tcPr>
            <w:tcW w:w="0" w:type="auto"/>
          </w:tcPr>
          <w:p w14:paraId="73029975" w14:textId="710851E2" w:rsidR="00B65D21" w:rsidRPr="00FF6EF7" w:rsidRDefault="00B65D21" w:rsidP="006F3172">
            <w:pPr>
              <w:spacing w:line="480" w:lineRule="auto"/>
            </w:pPr>
            <w:proofErr w:type="spellStart"/>
            <w:r w:rsidRPr="00FF6EF7">
              <w:t>Brandstrup</w:t>
            </w:r>
            <w:proofErr w:type="spellEnd"/>
            <w:r w:rsidRPr="00FF6EF7">
              <w:t xml:space="preserve"> 2012</w:t>
            </w:r>
            <w:hyperlink w:anchor="_ENREF_26" w:tooltip="Brandstrup, 2012 #16" w:history="1">
              <w:r w:rsidRPr="00FF6EF7">
                <w:fldChar w:fldCharType="begin">
                  <w:fldData xml:space="preserve">PEVuZE5vdGU+PENpdGU+PEF1dGhvcj5CcmFuZHN0cnVwPC9BdXRob3I+PFllYXI+MjAxMjwvWWVh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CcmFuZHN0cnVwPC9BdXRob3I+PFllYXI+MjAxMjwvWWVh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Pr="00FF6EF7">
                <w:rPr>
                  <w:noProof/>
                  <w:vertAlign w:val="superscript"/>
                </w:rPr>
                <w:t>3</w:t>
              </w:r>
              <w:r w:rsidR="006F3172" w:rsidRPr="00FF6EF7">
                <w:rPr>
                  <w:noProof/>
                  <w:vertAlign w:val="superscript"/>
                </w:rPr>
                <w:t>7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45C60188" w14:textId="0C88880B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5835AB20" w14:textId="6CD7D6AD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1DF2D9F9" w14:textId="2F538C08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8A0D5CA" w14:textId="332FD903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1D365FEE" w14:textId="4DA5143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4A0AF41E" w14:textId="510570CC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14407C1" w14:textId="58C534C0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</w:tr>
      <w:tr w:rsidR="00B65D21" w:rsidRPr="00FF6EF7" w14:paraId="1C7F37D9" w14:textId="77777777" w:rsidTr="000768C1">
        <w:tc>
          <w:tcPr>
            <w:tcW w:w="0" w:type="auto"/>
          </w:tcPr>
          <w:p w14:paraId="5325ACE3" w14:textId="5C24B36D" w:rsidR="00B65D21" w:rsidRPr="00FF6EF7" w:rsidRDefault="00B65D21" w:rsidP="006F3172">
            <w:pPr>
              <w:spacing w:line="480" w:lineRule="auto"/>
            </w:pPr>
            <w:proofErr w:type="spellStart"/>
            <w:r w:rsidRPr="00FF6EF7">
              <w:t>Challand</w:t>
            </w:r>
            <w:proofErr w:type="spellEnd"/>
            <w:r w:rsidRPr="00FF6EF7">
              <w:t xml:space="preserve"> 2012</w:t>
            </w:r>
            <w:hyperlink w:anchor="_ENREF_28" w:tooltip="Challand, 2012 #11" w:history="1">
              <w:r w:rsidRPr="00FF6EF7">
                <w:fldChar w:fldCharType="begin">
                  <w:fldData xml:space="preserve">PEVuZE5vdGU+PENpdGU+PEF1dGhvcj5DaGFsbGFuZDwvQXV0aG9yPjxZZWFyPjIwMTI8L1llYXI+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DaGFsbGFuZDwvQXV0aG9yPjxZZWFyPjIwMTI8L1llYXI+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Pr="00FF6EF7">
                <w:rPr>
                  <w:noProof/>
                  <w:vertAlign w:val="superscript"/>
                </w:rPr>
                <w:t>3</w:t>
              </w:r>
              <w:r w:rsidR="006F3172" w:rsidRPr="00FF6EF7">
                <w:rPr>
                  <w:noProof/>
                  <w:vertAlign w:val="superscript"/>
                </w:rPr>
                <w:t>9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6766720E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60328203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CB2A1C2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BF43BD6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3A8489A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9F5F6D8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C0B671B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</w:tr>
      <w:tr w:rsidR="00B65D21" w:rsidRPr="00FF6EF7" w14:paraId="3C9EC43E" w14:textId="77777777" w:rsidTr="000768C1">
        <w:tc>
          <w:tcPr>
            <w:tcW w:w="0" w:type="auto"/>
          </w:tcPr>
          <w:p w14:paraId="578E4CC8" w14:textId="4D794856" w:rsidR="00B65D21" w:rsidRPr="00FF6EF7" w:rsidRDefault="00B65D21" w:rsidP="006F3172">
            <w:pPr>
              <w:spacing w:line="480" w:lineRule="auto"/>
            </w:pPr>
            <w:r w:rsidRPr="00FF6EF7">
              <w:t>Pillai 2011</w:t>
            </w:r>
            <w:hyperlink w:anchor="_ENREF_29" w:tooltip="Pillai, 2011 #26" w:history="1">
              <w:r w:rsidRPr="00FF6EF7">
                <w:fldChar w:fldCharType="begin">
                  <w:fldData xml:space="preserve">PEVuZE5vdGU+PENpdGU+PEF1dGhvcj5QaWxsYWk8L0F1dGhvcj48WWVhcj4yMDExPC9ZZWFyPjxS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QaWxsYWk8L0F1dGhvcj48WWVhcj4yMDExPC9ZZWFyPjxS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="006F3172" w:rsidRPr="00FF6EF7">
                <w:rPr>
                  <w:noProof/>
                  <w:vertAlign w:val="superscript"/>
                </w:rPr>
                <w:t>40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09248367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58D1CBBA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03817916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190F04A8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70325554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56006F7A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69C16DD0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</w:tr>
      <w:tr w:rsidR="00B65D21" w:rsidRPr="00FF6EF7" w14:paraId="3CE2310D" w14:textId="77777777" w:rsidTr="000768C1">
        <w:tc>
          <w:tcPr>
            <w:tcW w:w="0" w:type="auto"/>
          </w:tcPr>
          <w:p w14:paraId="31DB45C8" w14:textId="5A9FD665" w:rsidR="00B65D21" w:rsidRPr="00FF6EF7" w:rsidRDefault="00B65D21" w:rsidP="006F3172">
            <w:pPr>
              <w:spacing w:line="480" w:lineRule="auto"/>
            </w:pPr>
            <w:r w:rsidRPr="00FF6EF7">
              <w:t>Forget 2010</w:t>
            </w:r>
            <w:hyperlink w:anchor="_ENREF_30" w:tooltip="Forget, 2010 #12" w:history="1">
              <w:r w:rsidRPr="00FF6EF7">
                <w:fldChar w:fldCharType="begin">
                  <w:fldData xml:space="preserve">PEVuZE5vdGU+PENpdGU+PEF1dGhvcj5Gb3JnZXQ8L0F1dGhvcj48WWVhcj4yMDEwPC9ZZWFyPjxS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Gb3JnZXQ8L0F1dGhvcj48WWVhcj4yMDEwPC9ZZWFyPjxS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Pr="00FF6EF7">
                <w:rPr>
                  <w:noProof/>
                  <w:vertAlign w:val="superscript"/>
                </w:rPr>
                <w:t>4</w:t>
              </w:r>
              <w:r w:rsidR="006F3172" w:rsidRPr="00FF6EF7">
                <w:rPr>
                  <w:noProof/>
                  <w:vertAlign w:val="superscript"/>
                </w:rPr>
                <w:t>1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4410D988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55760202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2B37EB22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1B443A1E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3763E4F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A411307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7D839B1A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</w:tr>
      <w:tr w:rsidR="00B65D21" w:rsidRPr="00FF6EF7" w14:paraId="15036BB1" w14:textId="77777777" w:rsidTr="000768C1">
        <w:tc>
          <w:tcPr>
            <w:tcW w:w="0" w:type="auto"/>
          </w:tcPr>
          <w:p w14:paraId="4C809C42" w14:textId="133B6634" w:rsidR="00B65D21" w:rsidRPr="00FF6EF7" w:rsidRDefault="00B65D21" w:rsidP="006F3172">
            <w:pPr>
              <w:spacing w:line="480" w:lineRule="auto"/>
            </w:pPr>
            <w:r w:rsidRPr="00FF6EF7">
              <w:lastRenderedPageBreak/>
              <w:t>Benes 2010</w:t>
            </w:r>
            <w:hyperlink w:anchor="_ENREF_31" w:tooltip="Benes, 2010 #27" w:history="1">
              <w:r w:rsidRPr="00FF6EF7">
                <w:fldChar w:fldCharType="begin">
                  <w:fldData xml:space="preserve">PEVuZE5vdGU+PENpdGU+PEF1dGhvcj5CZW5lczwvQXV0aG9yPjxZZWFyPjIwMTA8L1llYXI+PFJl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CZW5lczwvQXV0aG9yPjxZZWFyPjIwMTA8L1llYXI+PFJl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Pr="00FF6EF7">
                <w:rPr>
                  <w:noProof/>
                  <w:vertAlign w:val="superscript"/>
                </w:rPr>
                <w:t>4</w:t>
              </w:r>
              <w:r w:rsidR="006F3172" w:rsidRPr="00FF6EF7">
                <w:rPr>
                  <w:noProof/>
                  <w:vertAlign w:val="superscript"/>
                </w:rPr>
                <w:t>2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7CF77653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C835300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151402CA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BBBC66A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DB7B1D7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7B2E5D11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CB55ED2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</w:tr>
      <w:tr w:rsidR="00B65D21" w:rsidRPr="00FF6EF7" w14:paraId="491147A2" w14:textId="77777777" w:rsidTr="000768C1">
        <w:tc>
          <w:tcPr>
            <w:tcW w:w="0" w:type="auto"/>
          </w:tcPr>
          <w:p w14:paraId="3F473121" w14:textId="7BEFCF1C" w:rsidR="00B65D21" w:rsidRPr="00FF6EF7" w:rsidRDefault="00B65D21" w:rsidP="006F3172">
            <w:pPr>
              <w:spacing w:line="480" w:lineRule="auto"/>
            </w:pPr>
            <w:proofErr w:type="spellStart"/>
            <w:r w:rsidRPr="00FF6EF7">
              <w:t>Buettner</w:t>
            </w:r>
            <w:proofErr w:type="spellEnd"/>
            <w:r w:rsidRPr="00FF6EF7">
              <w:t xml:space="preserve"> 2008</w:t>
            </w:r>
            <w:hyperlink w:anchor="_ENREF_32" w:tooltip="Buettner, 2008 #38" w:history="1">
              <w:r w:rsidRPr="00FF6EF7">
                <w:fldChar w:fldCharType="begin"/>
              </w:r>
              <w:r w:rsidRPr="00FF6EF7">
                <w:instrText xml:space="preserve"> ADDIN EN.CITE &lt;EndNote&gt;&lt;Cite&gt;&lt;Author&gt;Buettner&lt;/Author&gt;&lt;Year&gt;2008&lt;/Year&gt;&lt;RecNum&gt;38&lt;/RecNum&gt;&lt;DisplayText&gt;&lt;style face="superscript"&gt;32&lt;/style&gt;&lt;/DisplayText&gt;&lt;record&gt;&lt;rec-number&gt;38&lt;/rec-number&gt;&lt;foreign-keys&gt;&lt;key app="EN" db-id="2ppdz0wrop9epie90wt592pz52de9e2rr2ea"&gt;38&lt;/key&gt;&lt;/foreign-keys&gt;&lt;ref-type name="Journal Article"&gt;17&lt;/ref-type&gt;&lt;contributors&gt;&lt;authors&gt;&lt;author&gt;Buettner, M.&lt;/author&gt;&lt;author&gt;Schummer, W.&lt;/author&gt;&lt;author&gt;Huettemann, E.&lt;/author&gt;&lt;author&gt;Schenke, S.&lt;/author&gt;&lt;author&gt;van Hout, N.&lt;/author&gt;&lt;author&gt;Sakka, S. G.&lt;/author&gt;&lt;/authors&gt;&lt;/contributors&gt;&lt;auth-address&gt;Department of Anaesthesiology and Intensive Care Medicine, Hospital Worms, Germany.&lt;/auth-address&gt;&lt;titles&gt;&lt;title&gt;Influence of systolic-pressure-variation-guided intraoperative fluid management on organ function and oxygen transport&lt;/title&gt;&lt;secondary-title&gt;Br J Anaesth&lt;/secondary-title&gt;&lt;alt-title&gt;British journal of anaesthesia&lt;/alt-title&gt;&lt;/titles&gt;&lt;periodical&gt;&lt;full-title&gt;Br J Anaesth&lt;/full-title&gt;&lt;abbr-1&gt;British journal of anaesthesia&lt;/abbr-1&gt;&lt;/periodical&gt;&lt;alt-periodical&gt;&lt;full-title&gt;Br J Anaesth&lt;/full-title&gt;&lt;abbr-1&gt;British journal of anaesthesia&lt;/abbr-1&gt;&lt;/alt-periodical&gt;&lt;pages&gt;194-9&lt;/pages&gt;&lt;volume&gt;101&lt;/volume&gt;&lt;number&gt;2&lt;/number&gt;&lt;edition&gt;2008/05/31&lt;/edition&gt;&lt;keywords&gt;&lt;keyword&gt;Abdomen/surgery&lt;/keyword&gt;&lt;keyword&gt;Adult&lt;/keyword&gt;&lt;keyword&gt;Aged&lt;/keyword&gt;&lt;keyword&gt;Aged, 80 and over&lt;/keyword&gt;&lt;keyword&gt;Blood Pressure&lt;/keyword&gt;&lt;keyword&gt;Female&lt;/keyword&gt;&lt;keyword&gt;Fluid Therapy/ methods&lt;/keyword&gt;&lt;keyword&gt;Hemodynamics&lt;/keyword&gt;&lt;keyword&gt;Humans&lt;/keyword&gt;&lt;keyword&gt;Intraoperative Care/ methods&lt;/keyword&gt;&lt;keyword&gt;Male&lt;/keyword&gt;&lt;keyword&gt;Middle Aged&lt;/keyword&gt;&lt;keyword&gt;Monitoring, Intraoperative/methods&lt;/keyword&gt;&lt;keyword&gt;Oxygen/blood&lt;/keyword&gt;&lt;/keywords&gt;&lt;dates&gt;&lt;year&gt;2008&lt;/year&gt;&lt;pub-dates&gt;&lt;date&gt;Aug&lt;/date&gt;&lt;/pub-dates&gt;&lt;/dates&gt;&lt;isbn&gt;1471-6771 (Electronic)&amp;#xD;0007-0912 (Linking)&lt;/isbn&gt;&lt;accession-num&gt;18511439&lt;/accession-num&gt;&lt;urls&gt;&lt;/urls&gt;&lt;electronic-resource-num&gt;10.1093/bja/aen126&lt;/electronic-resource-num&gt;&lt;remote-database-provider&gt;NLM&lt;/remote-database-provider&gt;&lt;language&gt;eng&lt;/language&gt;&lt;/record&gt;&lt;/Cite&gt;&lt;/EndNote&gt;</w:instrText>
              </w:r>
              <w:r w:rsidRPr="00FF6EF7">
                <w:fldChar w:fldCharType="separate"/>
              </w:r>
              <w:r w:rsidRPr="00FF6EF7">
                <w:rPr>
                  <w:noProof/>
                  <w:vertAlign w:val="superscript"/>
                </w:rPr>
                <w:t>4</w:t>
              </w:r>
              <w:r w:rsidR="006F3172" w:rsidRPr="00FF6EF7">
                <w:rPr>
                  <w:noProof/>
                  <w:vertAlign w:val="superscript"/>
                </w:rPr>
                <w:t>3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293491F0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60CF5A95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0DD30164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72E90515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7074F9D3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52A115F4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8D406B0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</w:tr>
      <w:tr w:rsidR="00B65D21" w:rsidRPr="00FF6EF7" w14:paraId="33B380E5" w14:textId="77777777" w:rsidTr="000768C1">
        <w:tc>
          <w:tcPr>
            <w:tcW w:w="0" w:type="auto"/>
          </w:tcPr>
          <w:p w14:paraId="36F5E672" w14:textId="00F30B12" w:rsidR="00B65D21" w:rsidRPr="00FF6EF7" w:rsidRDefault="00B65D21" w:rsidP="006F3172">
            <w:pPr>
              <w:spacing w:line="480" w:lineRule="auto"/>
            </w:pPr>
            <w:r w:rsidRPr="00FF6EF7">
              <w:t>Lopes 2007</w:t>
            </w:r>
            <w:hyperlink w:anchor="_ENREF_33" w:tooltip="Lopes, 2007 #14" w:history="1">
              <w:r w:rsidRPr="00FF6EF7">
                <w:fldChar w:fldCharType="begin">
                  <w:fldData xml:space="preserve">PEVuZE5vdGU+PENpdGU+PEF1dGhvcj5Mb3BlczwvQXV0aG9yPjxZZWFyPjIwMDc8L1llYXI+PFJl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Mb3BlczwvQXV0aG9yPjxZZWFyPjIwMDc8L1llYXI+PFJl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separate"/>
              </w:r>
              <w:r w:rsidRPr="00FF6EF7">
                <w:rPr>
                  <w:noProof/>
                  <w:vertAlign w:val="superscript"/>
                </w:rPr>
                <w:t>4</w:t>
              </w:r>
              <w:r w:rsidR="006F3172" w:rsidRPr="00FF6EF7">
                <w:rPr>
                  <w:noProof/>
                  <w:vertAlign w:val="superscript"/>
                </w:rPr>
                <w:t>4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12968007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32BA5380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31222FDD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7930D60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F74D86B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09F51B8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6B0ED94E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</w:tr>
      <w:tr w:rsidR="00B65D21" w:rsidRPr="00FF6EF7" w14:paraId="0B9FD962" w14:textId="77777777" w:rsidTr="000768C1">
        <w:tc>
          <w:tcPr>
            <w:tcW w:w="0" w:type="auto"/>
          </w:tcPr>
          <w:p w14:paraId="086498E7" w14:textId="77777777" w:rsidR="00B65D21" w:rsidRPr="00FF6EF7" w:rsidRDefault="00B65D21" w:rsidP="00C32AFB">
            <w:pPr>
              <w:spacing w:line="480" w:lineRule="auto"/>
            </w:pPr>
            <w:proofErr w:type="spellStart"/>
            <w:r w:rsidRPr="00FF6EF7">
              <w:t>Noblett</w:t>
            </w:r>
            <w:proofErr w:type="spellEnd"/>
            <w:r w:rsidRPr="00FF6EF7">
              <w:t xml:space="preserve"> 2006</w:t>
            </w:r>
            <w:hyperlink w:anchor="_ENREF_6" w:tooltip="Noblett, 2006 #28" w:history="1">
              <w:r w:rsidRPr="00FF6EF7">
                <w:rPr>
                  <w:vertAlign w:val="superscript"/>
                </w:rPr>
                <w:t>6</w:t>
              </w:r>
            </w:hyperlink>
          </w:p>
        </w:tc>
        <w:tc>
          <w:tcPr>
            <w:tcW w:w="0" w:type="auto"/>
          </w:tcPr>
          <w:p w14:paraId="164A82E1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438BA49D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5F3701AF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5C4890EE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66ECEC0D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A2896A6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722835AB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</w:tr>
      <w:tr w:rsidR="00B65D21" w:rsidRPr="00FF6EF7" w14:paraId="3023DDC2" w14:textId="77777777" w:rsidTr="000768C1">
        <w:tc>
          <w:tcPr>
            <w:tcW w:w="0" w:type="auto"/>
          </w:tcPr>
          <w:p w14:paraId="0E634C9C" w14:textId="438E7696" w:rsidR="00B65D21" w:rsidRPr="00FF6EF7" w:rsidRDefault="00B65D21" w:rsidP="006F3172">
            <w:pPr>
              <w:spacing w:line="480" w:lineRule="auto"/>
            </w:pPr>
            <w:proofErr w:type="spellStart"/>
            <w:r w:rsidRPr="00FF6EF7">
              <w:t>Wakeling</w:t>
            </w:r>
            <w:proofErr w:type="spellEnd"/>
            <w:r w:rsidRPr="00FF6EF7">
              <w:t xml:space="preserve"> 2005</w:t>
            </w:r>
            <w:hyperlink w:anchor="_ENREF_34" w:tooltip="Wakeling, 2005 #29" w:history="1">
              <w:r w:rsidRPr="00FF6EF7">
                <w:rPr>
                  <w:vertAlign w:val="superscript"/>
                </w:rPr>
                <w:fldChar w:fldCharType="begin">
                  <w:fldData xml:space="preserve">PEVuZE5vdGU+PENpdGU+PEF1dGhvcj5XYWtlbGluZzwvQXV0aG9yPjxZZWFyPjIwMDU8L1llYXI+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</w:fldData>
                </w:fldChar>
              </w:r>
              <w:r w:rsidRPr="00FF6EF7">
                <w:rPr>
                  <w:vertAlign w:val="superscript"/>
                </w:rPr>
                <w:instrText xml:space="preserve"> ADDIN EN.CITE </w:instrText>
              </w:r>
              <w:r w:rsidRPr="00FF6EF7">
                <w:rPr>
                  <w:vertAlign w:val="superscript"/>
                </w:rPr>
                <w:fldChar w:fldCharType="begin">
                  <w:fldData xml:space="preserve">PEVuZE5vdGU+PENpdGU+PEF1dGhvcj5XYWtlbGluZzwvQXV0aG9yPjxZZWFyPjIwMDU8L1llYXI+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</w:fldData>
                </w:fldChar>
              </w:r>
              <w:r w:rsidRPr="00FF6EF7">
                <w:rPr>
                  <w:vertAlign w:val="superscript"/>
                </w:rPr>
                <w:instrText xml:space="preserve"> ADDIN EN.CITE.DATA </w:instrText>
              </w:r>
              <w:r w:rsidRPr="00FF6EF7">
                <w:rPr>
                  <w:vertAlign w:val="superscript"/>
                </w:rPr>
              </w:r>
              <w:r w:rsidRPr="00FF6EF7">
                <w:rPr>
                  <w:vertAlign w:val="superscript"/>
                </w:rPr>
                <w:fldChar w:fldCharType="end"/>
              </w:r>
              <w:r w:rsidRPr="00FF6EF7">
                <w:rPr>
                  <w:vertAlign w:val="superscript"/>
                </w:rPr>
              </w:r>
              <w:r w:rsidRPr="00FF6EF7">
                <w:rPr>
                  <w:vertAlign w:val="superscript"/>
                </w:rPr>
                <w:fldChar w:fldCharType="separate"/>
              </w:r>
              <w:r w:rsidRPr="00FF6EF7">
                <w:rPr>
                  <w:noProof/>
                  <w:vertAlign w:val="superscript"/>
                </w:rPr>
                <w:t>4</w:t>
              </w:r>
              <w:r w:rsidRPr="00FF6EF7">
                <w:rPr>
                  <w:vertAlign w:val="superscript"/>
                </w:rPr>
                <w:fldChar w:fldCharType="end"/>
              </w:r>
            </w:hyperlink>
            <w:r w:rsidR="006F3172" w:rsidRPr="00FF6EF7">
              <w:rPr>
                <w:vertAlign w:val="superscript"/>
              </w:rPr>
              <w:t>5</w:t>
            </w:r>
          </w:p>
        </w:tc>
        <w:tc>
          <w:tcPr>
            <w:tcW w:w="0" w:type="auto"/>
          </w:tcPr>
          <w:p w14:paraId="127EC581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246BAE9F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5216CB8C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4F8BA621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3B712BE3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7FAD6C84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B2907FA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</w:tr>
      <w:tr w:rsidR="00B65D21" w:rsidRPr="00FF6EF7" w14:paraId="312F0BAA" w14:textId="77777777" w:rsidTr="000768C1">
        <w:tc>
          <w:tcPr>
            <w:tcW w:w="0" w:type="auto"/>
          </w:tcPr>
          <w:p w14:paraId="6AFF3071" w14:textId="78B5C928" w:rsidR="00B65D21" w:rsidRPr="00FF6EF7" w:rsidRDefault="00B65D21" w:rsidP="006F3172">
            <w:pPr>
              <w:spacing w:line="480" w:lineRule="auto"/>
            </w:pPr>
            <w:r w:rsidRPr="00FF6EF7">
              <w:t>Conway 2002</w:t>
            </w:r>
            <w:hyperlink w:anchor="_ENREF_35" w:tooltip="Conway, 2002 #30" w:history="1">
              <w:r w:rsidRPr="00FF6EF7">
                <w:fldChar w:fldCharType="begin"/>
              </w:r>
              <w:r w:rsidRPr="00FF6EF7">
                <w:instrText xml:space="preserve"> ADDIN EN.CITE &lt;EndNote&gt;&lt;Cite&gt;&lt;Author&gt;Conway&lt;/Author&gt;&lt;Year&gt;2002&lt;/Year&gt;&lt;RecNum&gt;30&lt;/RecNum&gt;&lt;DisplayText&gt;&lt;style face="superscript"&gt;35&lt;/style&gt;&lt;/DisplayText&gt;&lt;record&gt;&lt;rec-number&gt;30&lt;/rec-number&gt;&lt;foreign-keys&gt;&lt;key app="EN" db-id="2ppdz0wrop9epie90wt592pz52de9e2rr2ea"&gt;30&lt;/key&gt;&lt;/foreign-keys&gt;&lt;ref-type name="Journal Article"&gt;17&lt;/ref-type&gt;&lt;contributors&gt;&lt;authors&gt;&lt;author&gt;Conway, D. H.&lt;/author&gt;&lt;author&gt;Mayall, R.&lt;/author&gt;&lt;author&gt;Abdul-Latif, M. S.&lt;/author&gt;&lt;author&gt;Gilligan, S.&lt;/author&gt;&lt;author&gt;Tackaberry, C.&lt;/author&gt;&lt;/authors&gt;&lt;/contributors&gt;&lt;auth-address&gt;Department of Anaesthesia, Manchester Royal Infirmary, Oxford Road, Manchester M13 9WL, UK. danielhconway@netscape.net&lt;/auth-address&gt;&lt;titles&gt;&lt;title&gt;Randomised controlled trial investigating the influence of intravenous fluid titration using oesophageal Doppler monitoring during bowel surgery&lt;/title&gt;&lt;secondary-title&gt;Anaesthesia&lt;/secondary-title&gt;&lt;alt-title&gt;Anaesthesia&lt;/alt-title&gt;&lt;/titles&gt;&lt;periodical&gt;&lt;full-title&gt;Anaesthesia&lt;/full-title&gt;&lt;abbr-1&gt;Anaesthesia&lt;/abbr-1&gt;&lt;/periodical&gt;&lt;alt-periodical&gt;&lt;full-title&gt;Anaesthesia&lt;/full-title&gt;&lt;abbr-1&gt;Anaesthesia&lt;/abbr-1&gt;&lt;/alt-periodical&gt;&lt;pages&gt;845-9&lt;/pages&gt;&lt;volume&gt;57&lt;/volume&gt;&lt;number&gt;9&lt;/number&gt;&lt;edition&gt;2002/08/23&lt;/edition&gt;&lt;keywords&gt;&lt;keyword&gt;Aged&lt;/keyword&gt;&lt;keyword&gt;Algorithms&lt;/keyword&gt;&lt;keyword&gt;Cardiac Output&lt;/keyword&gt;&lt;keyword&gt;Echocardiography, Transesophageal&lt;/keyword&gt;&lt;keyword&gt;Female&lt;/keyword&gt;&lt;keyword&gt;Fluid Therapy/ methods&lt;/keyword&gt;&lt;keyword&gt;Hemodynamics&lt;/keyword&gt;&lt;keyword&gt;Humans&lt;/keyword&gt;&lt;keyword&gt;Intestine, Large/ surgery&lt;/keyword&gt;&lt;keyword&gt;Intraoperative Care/methods&lt;/keyword&gt;&lt;keyword&gt;Length of Stay&lt;/keyword&gt;&lt;keyword&gt;Male&lt;/keyword&gt;&lt;keyword&gt;Middle Aged&lt;/keyword&gt;&lt;keyword&gt;Monitoring, Intraoperative/ methods&lt;/keyword&gt;&lt;keyword&gt;Prospective Studies&lt;/keyword&gt;&lt;/keywords&gt;&lt;dates&gt;&lt;year&gt;2002&lt;/year&gt;&lt;pub-dates&gt;&lt;date&gt;Sep&lt;/date&gt;&lt;/pub-dates&gt;&lt;/dates&gt;&lt;isbn&gt;0003-2409 (Print)&amp;#xD;0003-2409 (Linking)&lt;/isbn&gt;&lt;accession-num&gt;12190747&lt;/accession-num&gt;&lt;urls&gt;&lt;/urls&gt;&lt;remote-database-provider&gt;NLM&lt;/remote-database-provider&gt;&lt;language&gt;eng&lt;/language&gt;&lt;/record&gt;&lt;/Cite&gt;&lt;/EndNote&gt;</w:instrText>
              </w:r>
              <w:r w:rsidRPr="00FF6EF7">
                <w:fldChar w:fldCharType="separate"/>
              </w:r>
              <w:r w:rsidRPr="00FF6EF7">
                <w:rPr>
                  <w:noProof/>
                  <w:vertAlign w:val="superscript"/>
                </w:rPr>
                <w:t>4</w:t>
              </w:r>
              <w:r w:rsidR="006F3172" w:rsidRPr="00FF6EF7">
                <w:rPr>
                  <w:noProof/>
                  <w:vertAlign w:val="superscript"/>
                </w:rPr>
                <w:t>6</w:t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5AF25E81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1F2053A8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363610E0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533227BB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462B2047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7F821A7B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3D3EE6F5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</w:tr>
      <w:tr w:rsidR="00B65D21" w:rsidRPr="00FF6EF7" w14:paraId="5900EA98" w14:textId="77777777" w:rsidTr="000768C1">
        <w:tc>
          <w:tcPr>
            <w:tcW w:w="0" w:type="auto"/>
          </w:tcPr>
          <w:p w14:paraId="74DF373F" w14:textId="77777777" w:rsidR="00B65D21" w:rsidRPr="00FF6EF7" w:rsidRDefault="00B65D21" w:rsidP="00C32AFB">
            <w:pPr>
              <w:spacing w:line="480" w:lineRule="auto"/>
            </w:pPr>
            <w:proofErr w:type="spellStart"/>
            <w:r w:rsidRPr="00FF6EF7">
              <w:t>Gan</w:t>
            </w:r>
            <w:proofErr w:type="spellEnd"/>
            <w:r w:rsidRPr="00FF6EF7">
              <w:t xml:space="preserve"> 2002</w:t>
            </w:r>
            <w:r w:rsidRPr="00FF6EF7">
              <w:rPr>
                <w:vertAlign w:val="superscript"/>
              </w:rPr>
              <w:t>7</w:t>
            </w:r>
            <w:hyperlink w:anchor="_ENREF_36" w:tooltip="Gan, 2002 #20" w:history="1">
              <w:r w:rsidRPr="00FF6EF7">
                <w:fldChar w:fldCharType="begin">
                  <w:fldData xml:space="preserve">PEVuZE5vdGU+PENpdGU+PEF1dGhvcj5HYW48L0F1dGhvcj48WWVhcj4yMDAyPC9ZZWFyPjxSZWNO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</w:fldData>
                </w:fldChar>
              </w:r>
              <w:r w:rsidRPr="00FF6EF7">
                <w:instrText xml:space="preserve"> ADDIN EN.CITE </w:instrText>
              </w:r>
              <w:r w:rsidRPr="00FF6EF7">
                <w:fldChar w:fldCharType="begin">
                  <w:fldData xml:space="preserve">PEVuZE5vdGU+PENpdGU+PEF1dGhvcj5HYW48L0F1dGhvcj48WWVhcj4yMDAyPC9ZZWFyPjxSZWNO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</w:fldData>
                </w:fldChar>
              </w:r>
              <w:r w:rsidRPr="00FF6EF7">
                <w:instrText xml:space="preserve"> ADDIN EN.CITE.DATA </w:instrText>
              </w:r>
              <w:r w:rsidRPr="00FF6EF7">
                <w:fldChar w:fldCharType="end"/>
              </w:r>
              <w:r w:rsidRPr="00FF6EF7">
                <w:fldChar w:fldCharType="end"/>
              </w:r>
            </w:hyperlink>
          </w:p>
        </w:tc>
        <w:tc>
          <w:tcPr>
            <w:tcW w:w="0" w:type="auto"/>
          </w:tcPr>
          <w:p w14:paraId="32575875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5BE961FC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360E674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5775A4D0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5740B400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6846482D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6B4BE0EE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</w:tr>
      <w:tr w:rsidR="00B65D21" w:rsidRPr="00FF6EF7" w14:paraId="123357CA" w14:textId="77777777" w:rsidTr="000768C1">
        <w:tc>
          <w:tcPr>
            <w:tcW w:w="0" w:type="auto"/>
          </w:tcPr>
          <w:p w14:paraId="1334A4DC" w14:textId="38F9BED1" w:rsidR="00B65D21" w:rsidRPr="00FF6EF7" w:rsidRDefault="00B65D21" w:rsidP="006F3172">
            <w:pPr>
              <w:spacing w:line="480" w:lineRule="auto"/>
            </w:pPr>
            <w:proofErr w:type="spellStart"/>
            <w:r w:rsidRPr="00FF6EF7">
              <w:t>Bonazzi</w:t>
            </w:r>
            <w:proofErr w:type="spellEnd"/>
            <w:r w:rsidRPr="00FF6EF7">
              <w:t xml:space="preserve"> 2002</w:t>
            </w:r>
            <w:r w:rsidRPr="00FF6EF7">
              <w:rPr>
                <w:vertAlign w:val="superscript"/>
              </w:rPr>
              <w:t>4</w:t>
            </w:r>
            <w:r w:rsidR="006F3172" w:rsidRPr="00FF6EF7">
              <w:rPr>
                <w:vertAlign w:val="superscript"/>
              </w:rPr>
              <w:t>7</w:t>
            </w:r>
          </w:p>
        </w:tc>
        <w:tc>
          <w:tcPr>
            <w:tcW w:w="0" w:type="auto"/>
          </w:tcPr>
          <w:p w14:paraId="65A54504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10559408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3E1CA7C3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6C5CA7CC" w14:textId="77777777" w:rsidR="00B65D21" w:rsidRPr="00FF6EF7" w:rsidRDefault="00B65D21" w:rsidP="006B18DF">
            <w:pPr>
              <w:spacing w:line="480" w:lineRule="auto"/>
            </w:pPr>
            <w:r w:rsidRPr="00FF6EF7">
              <w:t>?</w:t>
            </w:r>
          </w:p>
        </w:tc>
        <w:tc>
          <w:tcPr>
            <w:tcW w:w="0" w:type="auto"/>
          </w:tcPr>
          <w:p w14:paraId="399E33A6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05302892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  <w:tc>
          <w:tcPr>
            <w:tcW w:w="0" w:type="auto"/>
          </w:tcPr>
          <w:p w14:paraId="23912489" w14:textId="77777777" w:rsidR="00B65D21" w:rsidRPr="00FF6EF7" w:rsidRDefault="00B65D21" w:rsidP="006B18DF">
            <w:pPr>
              <w:spacing w:line="480" w:lineRule="auto"/>
            </w:pPr>
            <w:r w:rsidRPr="00FF6EF7">
              <w:t>+</w:t>
            </w:r>
          </w:p>
        </w:tc>
      </w:tr>
    </w:tbl>
    <w:p w14:paraId="56BBA6D0" w14:textId="77777777" w:rsidR="00EB00C1" w:rsidRPr="00FF6EF7" w:rsidRDefault="00EB00C1" w:rsidP="00EB00C1">
      <w:pPr>
        <w:spacing w:line="480" w:lineRule="auto"/>
      </w:pPr>
      <w:r w:rsidRPr="00FF6EF7">
        <w:t>+ Low risk of bias</w:t>
      </w:r>
      <w:proofErr w:type="gramStart"/>
      <w:r w:rsidRPr="00FF6EF7">
        <w:t>, ?</w:t>
      </w:r>
      <w:proofErr w:type="gramEnd"/>
      <w:r w:rsidRPr="00FF6EF7">
        <w:t xml:space="preserve"> Risk of bias unclear</w:t>
      </w:r>
    </w:p>
    <w:p w14:paraId="77FB6FDF" w14:textId="77777777" w:rsidR="00EB00C1" w:rsidRPr="00FF6EF7" w:rsidRDefault="00EB00C1" w:rsidP="00EB00C1"/>
    <w:p w14:paraId="03FFB6F3" w14:textId="77777777" w:rsidR="00EB00C1" w:rsidRPr="00FF6EF7" w:rsidRDefault="00EB00C1" w:rsidP="00EB00C1">
      <w:pPr>
        <w:spacing w:line="480" w:lineRule="auto"/>
      </w:pPr>
    </w:p>
    <w:sectPr w:rsidR="00EB00C1" w:rsidRPr="00FF6EF7" w:rsidSect="00EB00C1">
      <w:pgSz w:w="16840" w:h="11900" w:orient="landscape"/>
      <w:pgMar w:top="1418" w:right="1418" w:bottom="1418" w:left="1418" w:header="708" w:footer="708" w:gutter="0"/>
      <w:cols w:space="708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3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B00C1"/>
    <w:rsid w:val="000768C1"/>
    <w:rsid w:val="00106DEA"/>
    <w:rsid w:val="001E5677"/>
    <w:rsid w:val="00317440"/>
    <w:rsid w:val="00334069"/>
    <w:rsid w:val="003A5207"/>
    <w:rsid w:val="005D2642"/>
    <w:rsid w:val="006A09DD"/>
    <w:rsid w:val="006B18DF"/>
    <w:rsid w:val="006F3172"/>
    <w:rsid w:val="00705A6A"/>
    <w:rsid w:val="0074105A"/>
    <w:rsid w:val="008846D6"/>
    <w:rsid w:val="008E0C62"/>
    <w:rsid w:val="00B65D21"/>
    <w:rsid w:val="00C32AFB"/>
    <w:rsid w:val="00D43496"/>
    <w:rsid w:val="00EB00C1"/>
    <w:rsid w:val="00EC63A0"/>
    <w:rsid w:val="00F067E3"/>
    <w:rsid w:val="00F4212D"/>
    <w:rsid w:val="00FF6E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E7021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00C1"/>
    <w:pPr>
      <w:spacing w:after="200" w:line="240" w:lineRule="auto"/>
    </w:pPr>
    <w:rPr>
      <w:rFonts w:eastAsiaTheme="minorEastAsia"/>
      <w:sz w:val="24"/>
      <w:szCs w:val="24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B00C1"/>
    <w:pPr>
      <w:spacing w:after="0" w:line="240" w:lineRule="auto"/>
    </w:pPr>
    <w:rPr>
      <w:rFonts w:eastAsiaTheme="minorEastAsia"/>
      <w:sz w:val="24"/>
      <w:szCs w:val="24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31744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1744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17440"/>
    <w:rPr>
      <w:rFonts w:eastAsiaTheme="minorEastAsia"/>
      <w:sz w:val="24"/>
      <w:szCs w:val="24"/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744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7440"/>
    <w:rPr>
      <w:rFonts w:eastAsiaTheme="minorEastAsia"/>
      <w:b/>
      <w:bCs/>
      <w:sz w:val="20"/>
      <w:szCs w:val="20"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17440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7440"/>
    <w:rPr>
      <w:rFonts w:ascii="Lucida Grande" w:eastAsiaTheme="minorEastAsia" w:hAnsi="Lucida Grande" w:cs="Lucida Grande"/>
      <w:sz w:val="18"/>
      <w:szCs w:val="18"/>
      <w:lang w:val="en-US"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00C1"/>
    <w:pPr>
      <w:spacing w:after="200" w:line="240" w:lineRule="auto"/>
    </w:pPr>
    <w:rPr>
      <w:rFonts w:eastAsiaTheme="minorEastAsia"/>
      <w:sz w:val="24"/>
      <w:szCs w:val="24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B00C1"/>
    <w:pPr>
      <w:spacing w:after="0" w:line="240" w:lineRule="auto"/>
    </w:pPr>
    <w:rPr>
      <w:rFonts w:eastAsiaTheme="minorEastAsia"/>
      <w:sz w:val="24"/>
      <w:szCs w:val="24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31744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1744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17440"/>
    <w:rPr>
      <w:rFonts w:eastAsiaTheme="minorEastAsia"/>
      <w:sz w:val="24"/>
      <w:szCs w:val="24"/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744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7440"/>
    <w:rPr>
      <w:rFonts w:eastAsiaTheme="minorEastAsia"/>
      <w:b/>
      <w:bCs/>
      <w:sz w:val="20"/>
      <w:szCs w:val="20"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17440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7440"/>
    <w:rPr>
      <w:rFonts w:ascii="Lucida Grande" w:eastAsiaTheme="minorEastAsia" w:hAnsi="Lucida Grande" w:cs="Lucida Grande"/>
      <w:sz w:val="18"/>
      <w:szCs w:val="18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522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6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99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0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4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257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3</Pages>
  <Words>2017</Words>
  <Characters>11502</Characters>
  <Application>Microsoft Macintosh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134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oN User</dc:creator>
  <cp:lastModifiedBy>Dileep Lobo</cp:lastModifiedBy>
  <cp:revision>9</cp:revision>
  <dcterms:created xsi:type="dcterms:W3CDTF">2015-02-04T10:07:00Z</dcterms:created>
  <dcterms:modified xsi:type="dcterms:W3CDTF">2015-04-02T13:25:00Z</dcterms:modified>
</cp:coreProperties>
</file>